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1A905B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rsidR="00B55111">
        <w:t>Alan Cheng,</w:t>
      </w:r>
      <w:r>
        <w:t xml:space="preserve">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1"/>
      <w:r w:rsidR="00B80ABE">
        <w:t>Harlan Teklad</w:t>
      </w:r>
      <w:commentRangeEnd w:id="1"/>
      <w:r w:rsidR="00B80ABE">
        <w:rPr>
          <w:rStyle w:val="CommentReference"/>
        </w:rPr>
        <w:commentReference w:id="1"/>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2"/>
      <w:r w:rsidR="00AC7808">
        <w:t>D1492</w:t>
      </w:r>
      <w:commentRangeEnd w:id="2"/>
      <w:r w:rsidR="00AC7808">
        <w:rPr>
          <w:rStyle w:val="CommentReference"/>
        </w:rPr>
        <w:commentReference w:id="2"/>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3"/>
      <w:r w:rsidR="00BA3BA0">
        <w:rPr>
          <w:bCs/>
        </w:rPr>
        <w:t>Heart and muscle weights were determined by</w:t>
      </w:r>
      <w:commentRangeEnd w:id="3"/>
      <w:r w:rsidR="00BA3BA0">
        <w:rPr>
          <w:rStyle w:val="CommentReference"/>
        </w:rPr>
        <w:commentReference w:id="3"/>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4"/>
      <w:r>
        <w:t xml:space="preserve">vehicle </w:t>
      </w:r>
      <w:commentRangeEnd w:id="4"/>
      <w:r>
        <w:rPr>
          <w:rStyle w:val="CommentReference"/>
        </w:rPr>
        <w:commentReference w:id="4"/>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6"/>
      <w:r>
        <w:t>CrystalChem</w:t>
      </w:r>
      <w:commentRangeEnd w:id="6"/>
      <w:r w:rsidR="007F46DE">
        <w:rPr>
          <w:rStyle w:val="CommentReference"/>
        </w:rPr>
        <w:commentReference w:id="6"/>
      </w:r>
      <w:r>
        <w:t>).</w:t>
      </w:r>
    </w:p>
    <w:p w14:paraId="5B4A182B" w14:textId="77777777" w:rsidR="00F82FCB" w:rsidRDefault="00F82FCB" w:rsidP="00C868B8"/>
    <w:p w14:paraId="1B6BE666" w14:textId="673089F4" w:rsidR="00F82FCB" w:rsidRDefault="00F82FCB" w:rsidP="00F82FCB">
      <w:pPr>
        <w:pStyle w:val="Heading2"/>
      </w:pPr>
      <w:commentRangeStart w:id="7"/>
      <w:r>
        <w:t>RNAseq Analysis</w:t>
      </w:r>
      <w:commentRangeEnd w:id="7"/>
      <w:r w:rsidR="00BA3BA0">
        <w:rPr>
          <w:rStyle w:val="CommentReference"/>
          <w:rFonts w:asciiTheme="minorHAnsi" w:eastAsiaTheme="minorEastAsia" w:hAnsiTheme="minorHAnsi" w:cstheme="minorBidi"/>
          <w:b w:val="0"/>
          <w:bCs w:val="0"/>
          <w:color w:val="auto"/>
        </w:rPr>
        <w:commentReference w:id="7"/>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8"/>
      <w:r>
        <w:t>NADH Staining of Muscle Sections</w:t>
      </w:r>
      <w:commentRangeEnd w:id="8"/>
      <w:r w:rsidR="00BA3BA0">
        <w:rPr>
          <w:rStyle w:val="CommentReference"/>
          <w:rFonts w:asciiTheme="minorHAnsi" w:eastAsiaTheme="minorEastAsia" w:hAnsiTheme="minorHAnsi" w:cstheme="minorBidi"/>
          <w:b w:val="0"/>
          <w:bCs w:val="0"/>
          <w:color w:val="auto"/>
        </w:rPr>
        <w:commentReference w:id="8"/>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9"/>
      <w:r>
        <w:t>Results</w:t>
      </w:r>
      <w:commentRangeEnd w:id="9"/>
      <w:r w:rsidR="0045183A">
        <w:rPr>
          <w:rStyle w:val="CommentReference"/>
          <w:rFonts w:asciiTheme="minorHAnsi" w:eastAsiaTheme="minorEastAsia" w:hAnsiTheme="minorHAnsi" w:cstheme="minorBidi"/>
          <w:b w:val="0"/>
          <w:bCs w:val="0"/>
          <w:color w:val="auto"/>
        </w:rPr>
        <w:commentReference w:id="9"/>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0"/>
      <w:r>
        <w:t xml:space="preserve">triglycerides </w:t>
      </w:r>
      <w:commentRangeEnd w:id="10"/>
      <w:r w:rsidR="0039397E">
        <w:rPr>
          <w:rStyle w:val="CommentReference"/>
        </w:rPr>
        <w:commentReference w:id="10"/>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1"/>
      <w:r w:rsidR="005838B0">
        <w:t xml:space="preserve">muscle </w:t>
      </w:r>
      <w:r w:rsidR="00573A9D">
        <w:t xml:space="preserve">PTG protein </w:t>
      </w:r>
      <w:commentRangeEnd w:id="11"/>
      <w:r w:rsidR="00A64165">
        <w:rPr>
          <w:rStyle w:val="CommentReference"/>
        </w:rPr>
        <w:commentReference w:id="11"/>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2"/>
      <w:r>
        <w:t xml:space="preserve">XX </w:t>
      </w:r>
      <w:commentRangeEnd w:id="12"/>
      <w:r w:rsidR="005008B3">
        <w:rPr>
          <w:rStyle w:val="CommentReference"/>
        </w:rPr>
        <w:commentReference w:id="12"/>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3"/>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1A0F56F4" w:rsidR="00EA6963" w:rsidRDefault="0023334D" w:rsidP="0023334D">
      <w:r>
        <w:t xml:space="preserve">mTORC1-dependent pathways have been implicated as causative of insulin resistance, and as a mediator of obesity associated insulin resistance </w:t>
      </w:r>
      <w:r>
        <w:fldChar w:fldCharType="begin" w:fldLock="1"/>
      </w:r>
      <w:r>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37,38]", "plainTextFormattedCitation" : "[22,37,38]" }, "properties" : { "noteIndex" : 0 }, "schema" : "https://github.com/citation-style-language/schema/raw/master/csl-citation.json" }</w:instrText>
      </w:r>
      <w:r>
        <w:fldChar w:fldCharType="separate"/>
      </w:r>
      <w:r w:rsidRPr="0023334D">
        <w:rPr>
          <w:noProof/>
        </w:rPr>
        <w:t>[22,37,38]</w:t>
      </w:r>
      <w:r>
        <w:fldChar w:fldCharType="end"/>
      </w:r>
      <w:r>
        <w:t xml:space="preserve">.  To test whether these 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hyperinsulinemic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Cre</w:t>
      </w:r>
      <w:r>
        <w:t xml:space="preserve"> induced </w:t>
      </w:r>
      <w:r>
        <w:rPr>
          <w:i/>
        </w:rPr>
        <w:t xml:space="preserve">Tsc1 </w:t>
      </w:r>
      <w:r>
        <w:t xml:space="preserve">knockout animals, </w:t>
      </w:r>
      <w:r>
        <w:rPr>
          <w:i/>
        </w:rPr>
        <w:t>Ckmm-Cre</w:t>
      </w:r>
      <w:r>
        <w:t xml:space="preserve"> induced </w:t>
      </w:r>
      <w:r>
        <w:rPr>
          <w:i/>
        </w:rPr>
        <w:t xml:space="preserve">Tsc1 </w:t>
      </w:r>
      <w:r>
        <w:t>knockout animals have normal insulin sensitivity.</w:t>
      </w: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4"/>
      <w:r w:rsidR="00E7425C">
        <w:t xml:space="preserve">highly resistant </w:t>
      </w:r>
      <w:commentRangeEnd w:id="14"/>
      <w:r w:rsidR="00E7425C">
        <w:rPr>
          <w:rStyle w:val="CommentReference"/>
        </w:rPr>
        <w:commentReference w:id="14"/>
      </w:r>
      <w:r w:rsidR="00E7425C">
        <w:t>to weight gain on high fat diet.    The majority of this difference was in fat mass (</w:t>
      </w:r>
      <w:commentRangeStart w:id="15"/>
      <w:r w:rsidR="00E7425C">
        <w:t>XXXX</w:t>
      </w:r>
      <w:commentRangeEnd w:id="15"/>
      <w:r w:rsidR="00E7425C">
        <w:rPr>
          <w:rStyle w:val="CommentReference"/>
        </w:rPr>
        <w:commentReference w:id="15"/>
      </w:r>
      <w:r w:rsidR="00E7425C">
        <w:t xml:space="preserve">; Figure 6B) as there was only a modest increase in fat free mass in knockout males, and a modest decrease in knockout females (Figure 6C).  In terms of percent fat mass, there was a </w:t>
      </w:r>
      <w:commentRangeStart w:id="16"/>
      <w:r w:rsidR="00E7425C">
        <w:t xml:space="preserve">XX% reduction (p &lt; </w:t>
      </w:r>
      <w:commentRangeEnd w:id="16"/>
      <w:r w:rsidR="00E7425C">
        <w:rPr>
          <w:rStyle w:val="CommentReference"/>
        </w:rPr>
        <w:commentReference w:id="16"/>
      </w:r>
      <w:r w:rsidR="00E7425C">
        <w:t xml:space="preserve">; Figure 6D).  Upon sacrifice, fat pads were excised from these animals, and consistent with the body composition determinations, we observed a </w:t>
      </w:r>
      <w:commentRangeStart w:id="17"/>
      <w:r w:rsidR="00E7425C">
        <w:t>XXX-YYY</w:t>
      </w:r>
      <w:commentRangeEnd w:id="17"/>
      <w:r w:rsidR="00E7425C">
        <w:rPr>
          <w:rStyle w:val="CommentReference"/>
        </w:rPr>
        <w:commentReference w:id="17"/>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135E2D9D"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23334D">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9,40]", "plainTextFormattedCitation" : "[39,40]", "previouslyFormattedCitation" : "[37,38]" }, "properties" : { "noteIndex" : 0 }, "schema" : "https://github.com/citation-style-language/schema/raw/master/csl-citation.json" }</w:instrText>
      </w:r>
      <w:r>
        <w:fldChar w:fldCharType="separate"/>
      </w:r>
      <w:r w:rsidR="0023334D" w:rsidRPr="0023334D">
        <w:rPr>
          <w:noProof/>
        </w:rPr>
        <w:t>[39,40]</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23334D">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40]", "plainTextFormattedCitation" : "[40]", "previouslyFormattedCitation" : "[38]" }, "properties" : { "noteIndex" : 0 }, "schema" : "https://github.com/citation-style-language/schema/raw/master/csl-citation.json" }</w:instrText>
      </w:r>
      <w:r w:rsidR="007E574F">
        <w:fldChar w:fldCharType="separate"/>
      </w:r>
      <w:r w:rsidR="0023334D" w:rsidRPr="0023334D">
        <w:rPr>
          <w:noProof/>
        </w:rPr>
        <w:t>[40]</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23334D">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1]", "plainTextFormattedCitation" : "[41]", "previouslyFormattedCitation" : "[39]" }, "properties" : { "noteIndex" : 0 }, "schema" : "https://github.com/citation-style-language/schema/raw/master/csl-citation.json" }</w:instrText>
      </w:r>
      <w:r w:rsidR="007E574F">
        <w:fldChar w:fldCharType="separate"/>
      </w:r>
      <w:r w:rsidR="0023334D" w:rsidRPr="0023334D">
        <w:rPr>
          <w:noProof/>
        </w:rPr>
        <w:t>[41]</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6A165EF2"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23334D">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2]", "plainTextFormattedCitation" : "[42]", "previouslyFormattedCitation" : "[40]" }, "properties" : { "noteIndex" : 0 }, "schema" : "https://github.com/citation-style-language/schema/raw/master/csl-citation.json" }</w:instrText>
      </w:r>
      <w:r w:rsidR="004905D8">
        <w:fldChar w:fldCharType="separate"/>
      </w:r>
      <w:r w:rsidR="0023334D" w:rsidRPr="0023334D">
        <w:rPr>
          <w:noProof/>
        </w:rPr>
        <w:t>[42]</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96E10EF" w:rsidR="00F82FCB" w:rsidRPr="00784182" w:rsidRDefault="00412036" w:rsidP="003669B1">
      <w:r>
        <w:t>While searching for an alternative mechanism for energy dissipation,</w:t>
      </w:r>
      <w:r w:rsidR="006374B4">
        <w:t xml:space="preserve"> </w:t>
      </w:r>
      <w:r>
        <w:t>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3\u201346]", "plainTextFormattedCitation" : "[43\u201346]", "previouslyFormattedCitation" : "[41\u201344]" }, "properties" : { "noteIndex" : 0 }, "schema" : "https://github.com/citation-style-language/schema/raw/master/csl-citation.json" }</w:instrText>
      </w:r>
      <w:r>
        <w:fldChar w:fldCharType="separate"/>
      </w:r>
      <w:r w:rsidR="0023334D" w:rsidRPr="0023334D">
        <w:rPr>
          <w:noProof/>
        </w:rPr>
        <w:t>[43–46]</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w:t>
      </w:r>
      <w:commentRangeStart w:id="18"/>
      <w:r w:rsidR="004905D8">
        <w:t>ER</w:t>
      </w:r>
      <w:commentRangeEnd w:id="18"/>
      <w:r w:rsidR="006374B4">
        <w:rPr>
          <w:rStyle w:val="CommentReference"/>
        </w:rPr>
        <w:commentReference w:id="18"/>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r w:rsidR="00784182" w:rsidRPr="00784182">
        <w:rPr>
          <w:i/>
        </w:rPr>
        <w:t>Mcu, Micu1</w:t>
      </w:r>
      <w:r w:rsidR="00784182">
        <w:t xml:space="preserve"> and </w:t>
      </w:r>
      <w:r w:rsidR="00784182" w:rsidRPr="00784182">
        <w:rPr>
          <w:i/>
        </w:rPr>
        <w:t>Micu2</w:t>
      </w:r>
      <w:r w:rsidR="00784182">
        <w:rPr>
          <w:i/>
        </w:rPr>
        <w:t xml:space="preserve"> </w:t>
      </w:r>
      <w:r w:rsidR="00784182">
        <w:t xml:space="preserve">see Supplementary Figure XXX).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w:t>
      </w:r>
      <w:bookmarkStart w:id="19" w:name="_GoBack"/>
      <w:bookmarkEnd w:id="19"/>
      <w:r w:rsidR="009914DA">
        <w:t xml:space="preserve"> uncoupling</w:t>
      </w:r>
      <w:r w:rsidR="00784182">
        <w:t>.</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7A302426" w:rsidR="00A922D2" w:rsidRPr="008437EE" w:rsidRDefault="00A922D2" w:rsidP="00A922D2">
      <w:commentRangeStart w:id="20"/>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23334D">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7,48]", "plainTextFormattedCitation" : "[47,48]", "previouslyFormattedCitation" : "[45,46]" }, "properties" : { "noteIndex" : 0 }, "schema" : "https://github.com/citation-style-language/schema/raw/master/csl-citation.json" }</w:instrText>
      </w:r>
      <w:r w:rsidR="006F352E">
        <w:fldChar w:fldCharType="separate"/>
      </w:r>
      <w:r w:rsidR="0023334D" w:rsidRPr="0023334D">
        <w:rPr>
          <w:noProof/>
        </w:rPr>
        <w:t>[47,4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23334D">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9,50]", "plainTextFormattedCitation" : "[49,50]", "previouslyFormattedCitation" : "[47,48]" }, "properties" : { "noteIndex" : 0 }, "schema" : "https://github.com/citation-style-language/schema/raw/master/csl-citation.json" }</w:instrText>
      </w:r>
      <w:r w:rsidR="00DD2A58">
        <w:fldChar w:fldCharType="separate"/>
      </w:r>
      <w:r w:rsidR="0023334D" w:rsidRPr="0023334D">
        <w:rPr>
          <w:noProof/>
        </w:rPr>
        <w:t>[49,50]</w:t>
      </w:r>
      <w:r w:rsidR="00DD2A58">
        <w:fldChar w:fldCharType="end"/>
      </w:r>
      <w:r w:rsidR="00DD2A58">
        <w:t>.</w:t>
      </w:r>
      <w:commentRangeEnd w:id="20"/>
      <w:r w:rsidR="00200D61">
        <w:rPr>
          <w:rStyle w:val="CommentReference"/>
        </w:rPr>
        <w:commentReference w:id="20"/>
      </w:r>
    </w:p>
    <w:p w14:paraId="41D0AC97" w14:textId="77777777" w:rsidR="007D1A22" w:rsidRDefault="007D1A22" w:rsidP="007D1A22"/>
    <w:p w14:paraId="7EB87ED1" w14:textId="7EFD0136" w:rsidR="007D1A22" w:rsidRPr="007B0A52" w:rsidRDefault="007D1A22" w:rsidP="007D1A22">
      <w:r>
        <w:t xml:space="preserve">Clinical studies have shown that energy expenditure can rapidly increase in response to overfeeding </w:t>
      </w:r>
      <w:r>
        <w:fldChar w:fldCharType="begin" w:fldLock="1"/>
      </w:r>
      <w:r w:rsidR="002333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51]", "plainTextFormattedCitation" : "[3,51]", "previouslyFormattedCitation" : "[3,49]" }, "properties" : { "noteIndex" : 0 }, "schema" : "https://github.com/citation-style-language/schema/raw/master/csl-citation.json" }</w:instrText>
      </w:r>
      <w:r>
        <w:fldChar w:fldCharType="separate"/>
      </w:r>
      <w:r w:rsidR="0023334D" w:rsidRPr="0023334D">
        <w:rPr>
          <w:noProof/>
        </w:rPr>
        <w:t>[3,51]</w:t>
      </w:r>
      <w:r>
        <w:fldChar w:fldCharType="end"/>
      </w:r>
      <w:r>
        <w:t xml:space="preserve">, consistent with the observation that obese individuals have higher energy expenditure than lean subjects </w:t>
      </w:r>
      <w:r w:rsidR="009F47C8">
        <w:fldChar w:fldCharType="begin" w:fldLock="1"/>
      </w:r>
      <w:r w:rsidR="0023334D">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2\u201354]", "plainTextFormattedCitation" : "[3,52\u201354]", "previouslyFormattedCitation" : "[3,50\u201352]" }, "properties" : { "noteIndex" : 0 }, "schema" : "https://github.com/citation-style-language/schema/raw/master/csl-citation.json" }</w:instrText>
      </w:r>
      <w:r w:rsidR="009F47C8">
        <w:fldChar w:fldCharType="separate"/>
      </w:r>
      <w:r w:rsidR="0023334D" w:rsidRPr="0023334D">
        <w:rPr>
          <w:noProof/>
        </w:rPr>
        <w:t>[3,52–5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21"/>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23334D">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5]", "plainTextFormattedCitation" : "[55]", "previouslyFormattedCitation" : "[53]" }, "properties" : { "noteIndex" : 0 }, "schema" : "https://github.com/citation-style-language/schema/raw/master/csl-citation.json" }</w:instrText>
      </w:r>
      <w:r w:rsidR="004A2F25">
        <w:fldChar w:fldCharType="separate"/>
      </w:r>
      <w:r w:rsidR="0023334D" w:rsidRPr="0023334D">
        <w:rPr>
          <w:noProof/>
        </w:rPr>
        <w:t>[5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23334D">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6]", "plainTextFormattedCitation" : "[56]", "previouslyFormattedCitation" : "[54]" }, "properties" : { "noteIndex" : 0 }, "schema" : "https://github.com/citation-style-language/schema/raw/master/csl-citation.json" }</w:instrText>
      </w:r>
      <w:r w:rsidR="00A10EEA">
        <w:fldChar w:fldCharType="separate"/>
      </w:r>
      <w:r w:rsidR="0023334D" w:rsidRPr="0023334D">
        <w:rPr>
          <w:noProof/>
        </w:rPr>
        <w:t>[5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23334D">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7]", "plainTextFormattedCitation" : "[5,57]", "previouslyFormattedCitation" : "[5,55]" }, "properties" : { "noteIndex" : 0 }, "schema" : "https://github.com/citation-style-language/schema/raw/master/csl-citation.json" }</w:instrText>
      </w:r>
      <w:r w:rsidR="004A2F25">
        <w:fldChar w:fldCharType="separate"/>
      </w:r>
      <w:r w:rsidR="0023334D" w:rsidRPr="0023334D">
        <w:rPr>
          <w:noProof/>
        </w:rPr>
        <w:t>[5,57]</w:t>
      </w:r>
      <w:r w:rsidR="004A2F25">
        <w:fldChar w:fldCharType="end"/>
      </w:r>
      <w:r w:rsidR="004A2F25">
        <w:t>.</w:t>
      </w:r>
      <w:r w:rsidR="007B0A52">
        <w:t xml:space="preserve">  </w:t>
      </w:r>
      <w:commentRangeEnd w:id="21"/>
      <w:r w:rsidR="00AF5598">
        <w:rPr>
          <w:rStyle w:val="CommentReference"/>
        </w:rPr>
        <w:commentReference w:id="21"/>
      </w:r>
      <w:r w:rsidR="00B4027F">
        <w:t xml:space="preserve">This is consistent with the elevated thermogenic effect of protein feeding </w:t>
      </w:r>
      <w:r w:rsidR="00B4027F">
        <w:fldChar w:fldCharType="begin" w:fldLock="1"/>
      </w:r>
      <w:r w:rsidR="0023334D">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8]", "plainTextFormattedCitation" : "[58]", "previouslyFormattedCitation" : "[56]" }, "properties" : { "noteIndex" : 0 }, "schema" : "https://github.com/citation-style-language/schema/raw/master/csl-citation.json" }</w:instrText>
      </w:r>
      <w:r w:rsidR="00B4027F">
        <w:fldChar w:fldCharType="separate"/>
      </w:r>
      <w:r w:rsidR="0023334D" w:rsidRPr="0023334D">
        <w:rPr>
          <w:noProof/>
        </w:rPr>
        <w:t>[58]</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23334D">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9]", "plainTextFormattedCitation" : "[59]", "previouslyFormattedCitation" : "[57]" }, "properties" : { "noteIndex" : 0 }, "schema" : "https://github.com/citation-style-language/schema/raw/master/csl-citation.json" }</w:instrText>
      </w:r>
      <w:r w:rsidR="007B0A52">
        <w:fldChar w:fldCharType="separate"/>
      </w:r>
      <w:r w:rsidR="0023334D" w:rsidRPr="0023334D">
        <w:rPr>
          <w:noProof/>
        </w:rPr>
        <w:t>[59]</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23334D">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60]", "plainTextFormattedCitation" : "[60]", "previouslyFormattedCitation" : "[58]" }, "properties" : { "noteIndex" : 0 }, "schema" : "https://github.com/citation-style-language/schema/raw/master/csl-citation.json" }</w:instrText>
      </w:r>
      <w:r w:rsidR="007B0A52">
        <w:fldChar w:fldCharType="separate"/>
      </w:r>
      <w:r w:rsidR="0023334D" w:rsidRPr="0023334D">
        <w:rPr>
          <w:noProof/>
        </w:rPr>
        <w:t>[60]</w:t>
      </w:r>
      <w:r w:rsidR="007B0A52">
        <w:fldChar w:fldCharType="end"/>
      </w:r>
      <w:r w:rsidR="007B0A52">
        <w:t>.</w:t>
      </w:r>
      <w:r w:rsidR="00B4027F">
        <w:t xml:space="preserve">  </w:t>
      </w:r>
    </w:p>
    <w:p w14:paraId="20FE2733" w14:textId="77777777" w:rsidR="003F5FAC" w:rsidRDefault="003F5FAC" w:rsidP="007D1A22"/>
    <w:p w14:paraId="1319FE07" w14:textId="123836A0"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23334D">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61]", "plainTextFormattedCitation" : "[61]", "previouslyFormattedCitation" : "[59]" }, "properties" : { "noteIndex" : 0 }, "schema" : "https://github.com/citation-style-language/schema/raw/master/csl-citation.json" }</w:instrText>
      </w:r>
      <w:r w:rsidR="00921CEC">
        <w:fldChar w:fldCharType="separate"/>
      </w:r>
      <w:r w:rsidR="0023334D" w:rsidRPr="0023334D">
        <w:rPr>
          <w:noProof/>
        </w:rPr>
        <w:t>[61]</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23334D">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2]", "plainTextFormattedCitation" : "[62]", "previouslyFormattedCitation" : "[60]" }, "properties" : { "noteIndex" : 0 }, "schema" : "https://github.com/citation-style-language/schema/raw/master/csl-citation.json" }</w:instrText>
      </w:r>
      <w:r w:rsidR="00B83F46">
        <w:fldChar w:fldCharType="separate"/>
      </w:r>
      <w:r w:rsidR="0023334D" w:rsidRPr="0023334D">
        <w:rPr>
          <w:noProof/>
        </w:rPr>
        <w:t>[62]</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2453014F"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23334D">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3,64]", "plainTextFormattedCitation" : "[22,63,64]", "previouslyFormattedCitation" : "[22,61,62]" }, "properties" : { "noteIndex" : 0 }, "schema" : "https://github.com/citation-style-language/schema/raw/master/csl-citation.json" }</w:instrText>
      </w:r>
      <w:r w:rsidR="002638F5">
        <w:fldChar w:fldCharType="separate"/>
      </w:r>
      <w:r w:rsidR="0023334D" w:rsidRPr="0023334D">
        <w:rPr>
          <w:noProof/>
        </w:rPr>
        <w:t>[22,63,64]</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23334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5]", "plainTextFormattedCitation" : "[65]", "previouslyFormattedCitation" : "[63]" }, "properties" : { "noteIndex" : 0 }, "schema" : "https://github.com/citation-style-language/schema/raw/master/csl-citation.json" }</w:instrText>
      </w:r>
      <w:r w:rsidR="00CD1EC4">
        <w:fldChar w:fldCharType="separate"/>
      </w:r>
      <w:r w:rsidR="0023334D" w:rsidRPr="0023334D">
        <w:rPr>
          <w:noProof/>
        </w:rPr>
        <w:t>[65]</w:t>
      </w:r>
      <w:r w:rsidR="00CD1EC4">
        <w:fldChar w:fldCharType="end"/>
      </w:r>
      <w:r w:rsidR="00CD1EC4">
        <w:t xml:space="preserve"> and with the observation that elevated free fatty acids can promote mitochondrial biogenesis </w:t>
      </w:r>
      <w:r w:rsidR="00CD1EC4">
        <w:fldChar w:fldCharType="begin" w:fldLock="1"/>
      </w:r>
      <w:r w:rsidR="0023334D">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6]", "plainTextFormattedCitation" : "[66]", "previouslyFormattedCitation" : "[64]" }, "properties" : { "noteIndex" : 0 }, "schema" : "https://github.com/citation-style-language/schema/raw/master/csl-citation.json" }</w:instrText>
      </w:r>
      <w:r w:rsidR="00CD1EC4">
        <w:fldChar w:fldCharType="separate"/>
      </w:r>
      <w:r w:rsidR="0023334D" w:rsidRPr="0023334D">
        <w:rPr>
          <w:noProof/>
        </w:rPr>
        <w:t>[66]</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3,67]", "plainTextFormattedCitation" : "[43,67]", "previouslyFormattedCitation" : "[41,65]" }, "properties" : { "noteIndex" : 0 }, "schema" : "https://github.com/citation-style-language/schema/raw/master/csl-citation.json" }</w:instrText>
      </w:r>
      <w:r w:rsidR="00FD1D50">
        <w:fldChar w:fldCharType="separate"/>
      </w:r>
      <w:r w:rsidR="0023334D" w:rsidRPr="0023334D">
        <w:rPr>
          <w:noProof/>
        </w:rPr>
        <w:t>[43,6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3\u201345]", "plainTextFormattedCitation" : "[43\u201345]", "previouslyFormattedCitation" : "[41\u201343]" }, "properties" : { "noteIndex" : 0 }, "schema" : "https://github.com/citation-style-language/schema/raw/master/csl-citation.json" }</w:instrText>
      </w:r>
      <w:r w:rsidR="00CD1EC4">
        <w:fldChar w:fldCharType="separate"/>
      </w:r>
      <w:r w:rsidR="0023334D" w:rsidRPr="0023334D">
        <w:rPr>
          <w:noProof/>
        </w:rPr>
        <w:t>[43–45]</w:t>
      </w:r>
      <w:r w:rsidR="00CD1EC4">
        <w:fldChar w:fldCharType="end"/>
      </w:r>
      <w:r w:rsidR="00412036">
        <w:t xml:space="preserve"> and prevention when it is overexpressed </w:t>
      </w:r>
      <w:r w:rsidR="00412036">
        <w:fldChar w:fldCharType="begin" w:fldLock="1"/>
      </w:r>
      <w:r w:rsidR="0023334D">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6]", "plainTextFormattedCitation" : "[46]", "previouslyFormattedCitation" : "[44]" }, "properties" : { "noteIndex" : 0 }, "schema" : "https://github.com/citation-style-language/schema/raw/master/csl-citation.json" }</w:instrText>
      </w:r>
      <w:r w:rsidR="00412036">
        <w:fldChar w:fldCharType="separate"/>
      </w:r>
      <w:r w:rsidR="0023334D" w:rsidRPr="0023334D">
        <w:rPr>
          <w:noProof/>
        </w:rPr>
        <w:t>[46]</w:t>
      </w:r>
      <w:r w:rsidR="00412036">
        <w:fldChar w:fldCharType="end"/>
      </w:r>
      <w:r w:rsidR="00CD1EC4">
        <w:t xml:space="preserve">. </w:t>
      </w:r>
      <w:commentRangeStart w:id="22"/>
      <w:r w:rsidR="00CD1EC4">
        <w:t>As</w:t>
      </w:r>
      <w:commentRangeEnd w:id="22"/>
      <w:r w:rsidR="00804E7C">
        <w:rPr>
          <w:rStyle w:val="CommentReference"/>
        </w:rPr>
        <w:commentReference w:id="22"/>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3"/>
      <w:r w:rsidR="001E0A5E">
        <w:t xml:space="preserve">XXXX </w:t>
      </w:r>
      <w:commentRangeEnd w:id="23"/>
      <w:r w:rsidR="00E22913">
        <w:rPr>
          <w:rStyle w:val="CommentReference"/>
        </w:rPr>
        <w:commentReference w:id="23"/>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FC90FE" w14:textId="275BF542" w:rsidR="0023334D" w:rsidRPr="0023334D" w:rsidRDefault="00871236" w:rsidP="0023334D">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23334D" w:rsidRPr="0023334D">
        <w:rPr>
          <w:rFonts w:ascii="Garamond" w:eastAsia="Times New Roman" w:hAnsi="Garamond" w:cs="Times New Roman"/>
          <w:noProof/>
        </w:rPr>
        <w:t>[1]</w:t>
      </w:r>
      <w:r w:rsidR="0023334D" w:rsidRPr="0023334D">
        <w:rPr>
          <w:rFonts w:ascii="Garamond" w:eastAsia="Times New Roman" w:hAnsi="Garamond" w:cs="Times New Roman"/>
          <w:noProof/>
        </w:rPr>
        <w:tab/>
        <w:t>World Health Organization., 2013. Obesity and Overweight. http://www.who.int/mediacentre/factsheets/fs311/en/.</w:t>
      </w:r>
    </w:p>
    <w:p w14:paraId="245355E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w:t>
      </w:r>
      <w:r w:rsidRPr="0023334D">
        <w:rPr>
          <w:rFonts w:ascii="Garamond" w:eastAsia="Times New Roman" w:hAnsi="Garamond" w:cs="Times New Roman"/>
          <w:noProof/>
        </w:rPr>
        <w:tab/>
        <w:t>Leibel, R.L., Hirsch, J., 1984. Diminished energy requirements in reduced-obese patients. Metabolism 33(2): 164–70, Doi: 10.1016/0026-0495(84)90130-6.</w:t>
      </w:r>
    </w:p>
    <w:p w14:paraId="2C13AC6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w:t>
      </w:r>
      <w:r w:rsidRPr="0023334D">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09C8CBD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w:t>
      </w:r>
      <w:r w:rsidRPr="0023334D">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740152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w:t>
      </w:r>
      <w:r w:rsidRPr="0023334D">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1): 47–55, Doi: 10.1001/jama.2011.1918.</w:t>
      </w:r>
    </w:p>
    <w:p w14:paraId="707929A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w:t>
      </w:r>
      <w:r w:rsidRPr="0023334D">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24): 2627–34, Doi: 10.1001/jama.2012.6607.</w:t>
      </w:r>
    </w:p>
    <w:p w14:paraId="7340B2E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7]</w:t>
      </w:r>
      <w:r w:rsidRPr="0023334D">
        <w:rPr>
          <w:rFonts w:ascii="Garamond" w:eastAsia="Times New Roman" w:hAnsi="Garamond" w:cs="Times New Roman"/>
          <w:noProof/>
        </w:rPr>
        <w:tab/>
        <w:t>Efeyan, A., Comb, W.C., Sabatini, D.M., 2015. Nutrient-sensing mechanisms and pathways. Nature 517(7534): 302–10, Doi: 10.1038/nature14190.</w:t>
      </w:r>
    </w:p>
    <w:p w14:paraId="141B444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8]</w:t>
      </w:r>
      <w:r w:rsidRPr="0023334D">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516DF8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9]</w:t>
      </w:r>
      <w:r w:rsidRPr="0023334D">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0989734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0]</w:t>
      </w:r>
      <w:r w:rsidRPr="0023334D">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7917C70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1]</w:t>
      </w:r>
      <w:r w:rsidRPr="0023334D">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203C254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2]</w:t>
      </w:r>
      <w:r w:rsidRPr="0023334D">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3E6EC97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3]</w:t>
      </w:r>
      <w:r w:rsidRPr="0023334D">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3B33CEA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4]</w:t>
      </w:r>
      <w:r w:rsidRPr="0023334D">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4D8C5A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5]</w:t>
      </w:r>
      <w:r w:rsidRPr="0023334D">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C71103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6]</w:t>
      </w:r>
      <w:r w:rsidRPr="0023334D">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388707E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7]</w:t>
      </w:r>
      <w:r w:rsidRPr="0023334D">
        <w:rPr>
          <w:rFonts w:ascii="Garamond" w:eastAsia="Times New Roman" w:hAnsi="Garamond" w:cs="Times New Roman"/>
          <w:noProof/>
        </w:rPr>
        <w:tab/>
        <w:t>Rolfe, D.F., Brown, G.C., 1997. Cellular energy utilization and molecular origin of standard metabolic rate in mammals. Physiological Reviews 77(3): 731–58.</w:t>
      </w:r>
    </w:p>
    <w:p w14:paraId="2F48376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8]</w:t>
      </w:r>
      <w:r w:rsidRPr="0023334D">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081A97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9]</w:t>
      </w:r>
      <w:r w:rsidRPr="0023334D">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94EB4D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0]</w:t>
      </w:r>
      <w:r w:rsidRPr="0023334D">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B7C4C9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1]</w:t>
      </w:r>
      <w:r w:rsidRPr="0023334D">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A92E97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2]</w:t>
      </w:r>
      <w:r w:rsidRPr="0023334D">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13BA6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3]</w:t>
      </w:r>
      <w:r w:rsidRPr="0023334D">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CE227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4]</w:t>
      </w:r>
      <w:r w:rsidRPr="0023334D">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B181AA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5]</w:t>
      </w:r>
      <w:r w:rsidRPr="0023334D">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C2F1D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6]</w:t>
      </w:r>
      <w:r w:rsidRPr="0023334D">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C4FD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7]</w:t>
      </w:r>
      <w:r w:rsidRPr="0023334D">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23334D">
        <w:rPr>
          <w:rFonts w:ascii="Calibri" w:eastAsia="Calibri" w:hAnsi="Calibri" w:cs="Calibri"/>
          <w:noProof/>
        </w:rPr>
        <w:t> </w:t>
      </w:r>
      <w:r w:rsidRPr="0023334D">
        <w:rPr>
          <w:rFonts w:ascii="Garamond" w:eastAsia="Times New Roman" w:hAnsi="Garamond" w:cs="Times New Roman"/>
          <w:noProof/>
        </w:rPr>
        <w:t>: Official Publication of the Federation of American Societies for Experimental Biology 19(3): 422–4, Doi: 10.1096/fj.04-2640fje.</w:t>
      </w:r>
    </w:p>
    <w:p w14:paraId="7346B7F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8]</w:t>
      </w:r>
      <w:r w:rsidRPr="0023334D">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7B0D42A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9]</w:t>
      </w:r>
      <w:r w:rsidRPr="0023334D">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6C296C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0]</w:t>
      </w:r>
      <w:r w:rsidRPr="0023334D">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21EF3E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1]</w:t>
      </w:r>
      <w:r w:rsidRPr="0023334D">
        <w:rPr>
          <w:rFonts w:ascii="Garamond" w:eastAsia="Times New Roman" w:hAnsi="Garamond" w:cs="Times New Roman"/>
          <w:noProof/>
        </w:rPr>
        <w:tab/>
        <w:t>R Core Team., 2013. R: A Language and Environment for Statistical Computing.</w:t>
      </w:r>
    </w:p>
    <w:p w14:paraId="687F09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2]</w:t>
      </w:r>
      <w:r w:rsidRPr="0023334D">
        <w:rPr>
          <w:rFonts w:ascii="Garamond" w:eastAsia="Times New Roman" w:hAnsi="Garamond" w:cs="Times New Roman"/>
          <w:noProof/>
        </w:rPr>
        <w:tab/>
        <w:t>Bates, D., Mächler, M., Bolker, B., Walker, S., 2014. Fitting Linear Mixed-Effects Models using lme4. ArXiv 1406.5823: 1–51.</w:t>
      </w:r>
    </w:p>
    <w:p w14:paraId="6CA242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3]</w:t>
      </w:r>
      <w:r w:rsidRPr="0023334D">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27E6CB7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4]</w:t>
      </w:r>
      <w:r w:rsidRPr="0023334D">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5C184B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5]</w:t>
      </w:r>
      <w:r w:rsidRPr="0023334D">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2B0DB63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6]</w:t>
      </w:r>
      <w:r w:rsidRPr="0023334D">
        <w:rPr>
          <w:rFonts w:ascii="Garamond" w:eastAsia="Times New Roman" w:hAnsi="Garamond" w:cs="Times New Roman"/>
          <w:noProof/>
        </w:rPr>
        <w:tab/>
        <w:t>Printen, J.A., Brady, M.J., Saltiel, A.R., 1997. PTG, a protein phosphatase 1-binding protein with a role in glycogen metabolism. Science 275(5305): 1475–8.</w:t>
      </w:r>
    </w:p>
    <w:p w14:paraId="481455B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7]</w:t>
      </w:r>
      <w:r w:rsidRPr="0023334D">
        <w:rPr>
          <w:rFonts w:ascii="Garamond" w:eastAsia="Times New Roman" w:hAnsi="Garamond" w:cs="Times New Roman"/>
          <w:noProof/>
        </w:rPr>
        <w:tab/>
        <w:t>Um, S.H., D’Alessio, D., Thomas, G., 2006. Nutrient overload, insulin resistance, and ribosomal protein S6 kinase 1, S6K1. Cell Metabolism 3(6): 393–402, Doi: 10.1016/j.cmet.2006.05.003.</w:t>
      </w:r>
    </w:p>
    <w:p w14:paraId="4F2A13D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8]</w:t>
      </w:r>
      <w:r w:rsidRPr="0023334D">
        <w:rPr>
          <w:rFonts w:ascii="Garamond" w:eastAsia="Times New Roman"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1C490E2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9]</w:t>
      </w:r>
      <w:r w:rsidRPr="0023334D">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39B1CF1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0]</w:t>
      </w:r>
      <w:r w:rsidRPr="0023334D">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7562205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1]</w:t>
      </w:r>
      <w:r w:rsidRPr="0023334D">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507F569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2]</w:t>
      </w:r>
      <w:r w:rsidRPr="0023334D">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028AB8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3]</w:t>
      </w:r>
      <w:r w:rsidRPr="0023334D">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734A26D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4]</w:t>
      </w:r>
      <w:r w:rsidRPr="0023334D">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7EC2335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5]</w:t>
      </w:r>
      <w:r w:rsidRPr="0023334D">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7B398ED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6]</w:t>
      </w:r>
      <w:r w:rsidRPr="0023334D">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6A28B08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7]</w:t>
      </w:r>
      <w:r w:rsidRPr="0023334D">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6092BB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8]</w:t>
      </w:r>
      <w:r w:rsidRPr="0023334D">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DE20C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9]</w:t>
      </w:r>
      <w:r w:rsidRPr="0023334D">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C9C7FA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0]</w:t>
      </w:r>
      <w:r w:rsidRPr="0023334D">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3ADB2D0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1]</w:t>
      </w:r>
      <w:r w:rsidRPr="0023334D">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55C025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2]</w:t>
      </w:r>
      <w:r w:rsidRPr="0023334D">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35D2D3C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3]</w:t>
      </w:r>
      <w:r w:rsidRPr="0023334D">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7412F2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4]</w:t>
      </w:r>
      <w:r w:rsidRPr="0023334D">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15E7381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5]</w:t>
      </w:r>
      <w:r w:rsidRPr="0023334D">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626081F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6]</w:t>
      </w:r>
      <w:r w:rsidRPr="0023334D">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B67650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7]</w:t>
      </w:r>
      <w:r w:rsidRPr="0023334D">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89BBE7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8]</w:t>
      </w:r>
      <w:r w:rsidRPr="0023334D">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23334D">
        <w:rPr>
          <w:rFonts w:ascii="Calibri" w:eastAsia="Calibri" w:hAnsi="Calibri" w:cs="Calibri"/>
          <w:noProof/>
        </w:rPr>
        <w:t> </w:t>
      </w:r>
      <w:r w:rsidRPr="0023334D">
        <w:rPr>
          <w:rFonts w:ascii="Garamond" w:eastAsia="Times New Roman" w:hAnsi="Garamond" w:cs="Times New Roman"/>
          <w:noProof/>
        </w:rPr>
        <w:t>: Journal of the International Association for the Study of Obesity 23(3): 287–92, Doi: 10.1038/sj.ijo.0800810.</w:t>
      </w:r>
    </w:p>
    <w:p w14:paraId="49E7D8C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9]</w:t>
      </w:r>
      <w:r w:rsidRPr="0023334D">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5E73ADB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0]</w:t>
      </w:r>
      <w:r w:rsidRPr="0023334D">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16DD4A5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1]</w:t>
      </w:r>
      <w:r w:rsidRPr="0023334D">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427A7A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2]</w:t>
      </w:r>
      <w:r w:rsidRPr="0023334D">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6FB37FE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3]</w:t>
      </w:r>
      <w:r w:rsidRPr="0023334D">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43E417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4]</w:t>
      </w:r>
      <w:r w:rsidRPr="0023334D">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7361706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5]</w:t>
      </w:r>
      <w:r w:rsidRPr="0023334D">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C211B6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6]</w:t>
      </w:r>
      <w:r w:rsidRPr="0023334D">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D24C9BC" w14:textId="77777777" w:rsidR="0023334D" w:rsidRPr="0023334D" w:rsidRDefault="0023334D" w:rsidP="0023334D">
      <w:pPr>
        <w:widowControl w:val="0"/>
        <w:autoSpaceDE w:val="0"/>
        <w:autoSpaceDN w:val="0"/>
        <w:adjustRightInd w:val="0"/>
        <w:spacing w:before="100" w:after="100"/>
        <w:ind w:left="640" w:hanging="640"/>
        <w:rPr>
          <w:rFonts w:ascii="Garamond" w:hAnsi="Garamond"/>
          <w:noProof/>
        </w:rPr>
      </w:pPr>
      <w:r w:rsidRPr="0023334D">
        <w:rPr>
          <w:rFonts w:ascii="Garamond" w:eastAsia="Times New Roman" w:hAnsi="Garamond" w:cs="Times New Roman"/>
          <w:noProof/>
        </w:rPr>
        <w:t>[67]</w:t>
      </w:r>
      <w:r w:rsidRPr="0023334D">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1F65F291" w:rsidR="00871236" w:rsidRPr="005149B5" w:rsidRDefault="00871236" w:rsidP="0023334D">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p>
  </w:comment>
  <w:comment w:id="1"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2"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3"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4"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5"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6"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7" w:author="Dave Bridges" w:date="2016-06-09T17:16:00Z" w:initials="DB">
    <w:p w14:paraId="614455D1" w14:textId="486F254D" w:rsidR="00BA3BA0" w:rsidRDefault="00BA3BA0">
      <w:pPr>
        <w:pStyle w:val="CommentText"/>
      </w:pPr>
      <w:r>
        <w:rPr>
          <w:rStyle w:val="CommentReference"/>
        </w:rPr>
        <w:annotationRef/>
      </w:r>
      <w:r>
        <w:t>Quynh please write</w:t>
      </w:r>
    </w:p>
  </w:comment>
  <w:comment w:id="8" w:author="Dave Bridges" w:date="2016-06-09T17:16:00Z" w:initials="DB">
    <w:p w14:paraId="55D27F74" w14:textId="7BAE1ABA" w:rsidR="00BA3BA0" w:rsidRDefault="00BA3BA0">
      <w:pPr>
        <w:pStyle w:val="CommentText"/>
      </w:pPr>
      <w:r>
        <w:rPr>
          <w:rStyle w:val="CommentReference"/>
        </w:rPr>
        <w:annotationRef/>
      </w:r>
      <w:r>
        <w:t>Erin please write</w:t>
      </w:r>
    </w:p>
  </w:comment>
  <w:comment w:id="9"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0"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1"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2" w:author="Dave Bridges" w:date="2015-08-03T08:05:00Z" w:initials="DB">
    <w:p w14:paraId="73DF81C3" w14:textId="0694CCD8" w:rsidR="002613DA" w:rsidRDefault="002613DA">
      <w:pPr>
        <w:pStyle w:val="CommentText"/>
      </w:pPr>
      <w:r>
        <w:rPr>
          <w:rStyle w:val="CommentReference"/>
        </w:rPr>
        <w:annotationRef/>
      </w:r>
      <w:r>
        <w:t>Get this data</w:t>
      </w:r>
    </w:p>
  </w:comment>
  <w:comment w:id="13"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4"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5" w:author="Dave Bridges" w:date="2016-06-08T16:22:00Z" w:initials="DB">
    <w:p w14:paraId="29B16BFB" w14:textId="0E49EB60" w:rsidR="00E7425C" w:rsidRDefault="00E7425C">
      <w:pPr>
        <w:pStyle w:val="CommentText"/>
      </w:pPr>
      <w:r>
        <w:rPr>
          <w:rStyle w:val="CommentReference"/>
        </w:rPr>
        <w:annotationRef/>
      </w:r>
      <w:r>
        <w:t>Effect size, p-value</w:t>
      </w:r>
    </w:p>
  </w:comment>
  <w:comment w:id="16" w:author="Dave Bridges" w:date="2016-06-08T16:22:00Z" w:initials="DB">
    <w:p w14:paraId="44D777E6" w14:textId="0DC29426" w:rsidR="00E7425C" w:rsidRDefault="00E7425C">
      <w:pPr>
        <w:pStyle w:val="CommentText"/>
      </w:pPr>
      <w:r>
        <w:rPr>
          <w:rStyle w:val="CommentReference"/>
        </w:rPr>
        <w:annotationRef/>
      </w:r>
      <w:r>
        <w:t>Effect size/p-value</w:t>
      </w:r>
    </w:p>
  </w:comment>
  <w:comment w:id="17" w:author="Dave Bridges" w:date="2016-06-08T16:23:00Z" w:initials="DB">
    <w:p w14:paraId="7CBA2348" w14:textId="499E844B" w:rsidR="00E7425C" w:rsidRDefault="00E7425C">
      <w:pPr>
        <w:pStyle w:val="CommentText"/>
      </w:pPr>
      <w:r>
        <w:rPr>
          <w:rStyle w:val="CommentReference"/>
        </w:rPr>
        <w:annotationRef/>
      </w:r>
      <w:r>
        <w:t>Effect size/p-value</w:t>
      </w:r>
    </w:p>
  </w:comment>
  <w:comment w:id="18" w:author="Dave Bridges" w:date="2016-06-21T09:31:00Z" w:initials="DB">
    <w:p w14:paraId="5132E99F" w14:textId="471BA852" w:rsidR="006374B4" w:rsidRDefault="006374B4">
      <w:pPr>
        <w:pStyle w:val="CommentText"/>
      </w:pPr>
      <w:r>
        <w:rPr>
          <w:rStyle w:val="CommentReference"/>
        </w:rPr>
        <w:annotationRef/>
      </w:r>
      <w:r>
        <w:t>Could mention potentially compensatory increases in Stim1 and decreases in Ryr1 and several plasma membrane Ca  TRP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0"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21"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2" w:author="Dave Bridges" w:date="2016-06-21T10:02:00Z" w:initials="DB">
    <w:p w14:paraId="19B78ED3" w14:textId="732F190D" w:rsidR="00804E7C" w:rsidRPr="00804E7C" w:rsidRDefault="00804E7C" w:rsidP="00804E7C">
      <w:pPr>
        <w:pStyle w:val="CommentText"/>
      </w:pPr>
      <w:r>
        <w:rPr>
          <w:rStyle w:val="CommentReference"/>
        </w:rPr>
        <w:annotationRef/>
      </w:r>
      <w:r>
        <w:t>May want to incorporate some ideas from this paper on the other pathophysiologies of disrupted Ca homeostasis (UPR etc):</w:t>
      </w:r>
      <w:r>
        <w:br/>
      </w:r>
      <w:r>
        <w:br/>
      </w:r>
      <w:r w:rsidRPr="00804E7C">
        <w:t>Arruda, A.P., Hotamisligil, G.S., 2015. Calcium homeostasis and organelle function in the pathogenesis of obesity and diabetes. Cell Metabolism 22(3): 381–97, Doi: 10.1016/j.cmet.2015.06.010.</w:t>
      </w:r>
    </w:p>
    <w:p w14:paraId="3E1143CE" w14:textId="6FA7C2A5" w:rsidR="00804E7C" w:rsidRDefault="00804E7C">
      <w:pPr>
        <w:pStyle w:val="CommentText"/>
      </w:pPr>
    </w:p>
  </w:comment>
  <w:comment w:id="23"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5132E99F" w15:done="0"/>
  <w15:commentEx w15:paraId="6DC4FAE4" w15:done="0"/>
  <w15:commentEx w15:paraId="766E22E0" w15:done="0"/>
  <w15:commentEx w15:paraId="3E1143CE"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FFCEE" w14:textId="77777777" w:rsidR="005D5319" w:rsidRDefault="005D5319" w:rsidP="00907F04">
      <w:r>
        <w:separator/>
      </w:r>
    </w:p>
  </w:endnote>
  <w:endnote w:type="continuationSeparator" w:id="0">
    <w:p w14:paraId="0768A945" w14:textId="77777777" w:rsidR="005D5319" w:rsidRDefault="005D5319"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5319">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34D116" w14:textId="77777777" w:rsidR="005D5319" w:rsidRDefault="005D5319" w:rsidP="00907F04">
      <w:r>
        <w:separator/>
      </w:r>
    </w:p>
  </w:footnote>
  <w:footnote w:type="continuationSeparator" w:id="0">
    <w:p w14:paraId="75421E96" w14:textId="77777777" w:rsidR="005D5319" w:rsidRDefault="005D5319"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D5319"/>
    <w:rsid w:val="005F1E8E"/>
    <w:rsid w:val="00620D72"/>
    <w:rsid w:val="00620F42"/>
    <w:rsid w:val="006374B4"/>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50372"/>
    <w:rsid w:val="00762EF3"/>
    <w:rsid w:val="007756BC"/>
    <w:rsid w:val="00784182"/>
    <w:rsid w:val="00794576"/>
    <w:rsid w:val="007B0A52"/>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4DA"/>
    <w:rsid w:val="00991A54"/>
    <w:rsid w:val="00996376"/>
    <w:rsid w:val="009B110D"/>
    <w:rsid w:val="009D0FFE"/>
    <w:rsid w:val="009D1EBE"/>
    <w:rsid w:val="009F47C8"/>
    <w:rsid w:val="00A01F29"/>
    <w:rsid w:val="00A04704"/>
    <w:rsid w:val="00A04A3A"/>
    <w:rsid w:val="00A078F6"/>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55111"/>
    <w:rsid w:val="00B77490"/>
    <w:rsid w:val="00B80ABE"/>
    <w:rsid w:val="00B83F4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95C50"/>
    <w:rsid w:val="00DA21D3"/>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4</TotalTime>
  <Pages>15</Pages>
  <Words>53309</Words>
  <Characters>303865</Characters>
  <Application>Microsoft Macintosh Word</Application>
  <DocSecurity>0</DocSecurity>
  <Lines>2532</Lines>
  <Paragraphs>712</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 </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56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21</cp:revision>
  <cp:lastPrinted>2016-06-09T20:59:00Z</cp:lastPrinted>
  <dcterms:created xsi:type="dcterms:W3CDTF">2015-07-01T15:40:00Z</dcterms:created>
  <dcterms:modified xsi:type="dcterms:W3CDTF">2016-06-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